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8649F" w:rsidRDefault="00892275" w:rsidP="00892275">
      <w:pPr>
        <w:ind w:left="-426"/>
        <w:jc w:val="center"/>
      </w:pPr>
      <w:r w:rsidRPr="00892275">
        <w:rPr>
          <w:rFonts w:ascii="Times New Roman" w:hAnsi="Times New Roman" w:cs="Times New Roman"/>
          <w:sz w:val="24"/>
          <w:szCs w:val="24"/>
        </w:rPr>
        <w:t>Research Permit Letter</w:t>
      </w:r>
      <w:r w:rsidR="00C8649F">
        <w:rPr>
          <w:noProof/>
        </w:rPr>
        <w:drawing>
          <wp:inline distT="0" distB="0" distL="0" distR="0" wp14:anchorId="40174588" wp14:editId="57D35157">
            <wp:extent cx="5574386" cy="7772400"/>
            <wp:effectExtent l="0" t="0" r="7620" b="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rat izin penelitian dinkes.jpe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80116" cy="77803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92275" w:rsidRDefault="0089227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C8649F" w:rsidRPr="00E85D58" w:rsidRDefault="00C8649F" w:rsidP="00C8649F">
      <w:pPr>
        <w:jc w:val="center"/>
        <w:rPr>
          <w:rFonts w:ascii="Times New Roman" w:hAnsi="Times New Roman" w:cs="Times New Roman"/>
          <w:sz w:val="24"/>
          <w:szCs w:val="24"/>
        </w:rPr>
      </w:pPr>
      <w:r w:rsidRPr="00E85D58">
        <w:rPr>
          <w:rFonts w:ascii="Times New Roman" w:hAnsi="Times New Roman" w:cs="Times New Roman"/>
          <w:sz w:val="24"/>
          <w:szCs w:val="24"/>
        </w:rPr>
        <w:lastRenderedPageBreak/>
        <w:t xml:space="preserve">Ethical Approval </w:t>
      </w:r>
    </w:p>
    <w:p w:rsidR="00C8649F" w:rsidRDefault="00C8649F" w:rsidP="00C8649F">
      <w:pPr>
        <w:ind w:left="-426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60E455C3" wp14:editId="32BB0DE8">
            <wp:extent cx="5583883" cy="7187609"/>
            <wp:effectExtent l="0" t="0" r="0" b="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(557).png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819" t="12094" r="31133" b="5375"/>
                    <a:stretch/>
                  </pic:blipFill>
                  <pic:spPr bwMode="auto">
                    <a:xfrm>
                      <a:off x="0" y="0"/>
                      <a:ext cx="5609324" cy="72203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515CDC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C8649F" w:rsidRDefault="00C8649F" w:rsidP="00C8649F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C8649F" w:rsidRPr="007A5AF8" w:rsidRDefault="00C8649F" w:rsidP="00C8649F">
      <w:pPr>
        <w:ind w:left="-426"/>
        <w:jc w:val="center"/>
        <w:rPr>
          <w:rFonts w:ascii="Times New Roman" w:hAnsi="Times New Roman" w:cs="Times New Roman"/>
          <w:b/>
          <w:sz w:val="24"/>
          <w:szCs w:val="24"/>
        </w:rPr>
        <w:sectPr w:rsidR="00C8649F" w:rsidRPr="007A5AF8" w:rsidSect="00C8649F">
          <w:footerReference w:type="default" r:id="rId10"/>
          <w:footerReference w:type="first" r:id="rId11"/>
          <w:pgSz w:w="11907" w:h="16839" w:code="9"/>
          <w:pgMar w:top="1701" w:right="1701" w:bottom="1701" w:left="2268" w:header="720" w:footer="720" w:gutter="0"/>
          <w:pgNumType w:start="42"/>
          <w:cols w:space="720"/>
          <w:titlePg/>
          <w:docGrid w:linePitch="360"/>
        </w:sect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4D113E9E" wp14:editId="299C1C3A">
            <wp:extent cx="5373511" cy="6848915"/>
            <wp:effectExtent l="0" t="0" r="0" b="952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(558).png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201" t="13140" r="31105" b="5941"/>
                    <a:stretch/>
                  </pic:blipFill>
                  <pic:spPr bwMode="auto">
                    <a:xfrm>
                      <a:off x="0" y="0"/>
                      <a:ext cx="5414036" cy="690056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tbl>
      <w:tblPr>
        <w:tblW w:w="12900" w:type="dxa"/>
        <w:tblInd w:w="39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89"/>
        <w:gridCol w:w="2387"/>
        <w:gridCol w:w="1559"/>
        <w:gridCol w:w="993"/>
        <w:gridCol w:w="1102"/>
        <w:gridCol w:w="1030"/>
        <w:gridCol w:w="990"/>
        <w:gridCol w:w="748"/>
        <w:gridCol w:w="709"/>
        <w:gridCol w:w="709"/>
        <w:gridCol w:w="1984"/>
      </w:tblGrid>
      <w:tr w:rsidR="0072757D" w:rsidRPr="00051FB7" w:rsidTr="00A655A3">
        <w:trPr>
          <w:trHeight w:val="300"/>
        </w:trPr>
        <w:tc>
          <w:tcPr>
            <w:tcW w:w="12900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ind w:right="-783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br w:type="page"/>
            </w:r>
            <w:r w:rsidRPr="00831E26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Semi Quantitative Food Frequency Questionnaire (SQ-FFQ)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Form</w:t>
            </w:r>
          </w:p>
        </w:tc>
      </w:tr>
      <w:tr w:rsidR="0072757D" w:rsidRPr="00051FB7" w:rsidTr="00A655A3">
        <w:trPr>
          <w:trHeight w:val="300"/>
        </w:trPr>
        <w:tc>
          <w:tcPr>
            <w:tcW w:w="12900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2757D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:rsidR="0072757D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ample Identity</w:t>
            </w:r>
          </w:p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30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72757D" w:rsidRPr="0072757D" w:rsidRDefault="0072757D" w:rsidP="0072757D">
            <w:pPr>
              <w:pStyle w:val="HTMLPreformatted"/>
              <w:shd w:val="clear" w:color="auto" w:fill="F8F9FA"/>
              <w:rPr>
                <w:rStyle w:val="y2iqfc"/>
                <w:rFonts w:ascii="Times New Roman" w:hAnsi="Times New Roman" w:cs="Times New Roman"/>
                <w:color w:val="202124"/>
                <w:lang w:val="en"/>
              </w:rPr>
            </w:pPr>
            <w:r w:rsidRPr="0072757D">
              <w:rPr>
                <w:rStyle w:val="y2iqfc"/>
                <w:rFonts w:ascii="Times New Roman" w:hAnsi="Times New Roman" w:cs="Times New Roman"/>
                <w:color w:val="202124"/>
                <w:lang w:val="en"/>
              </w:rPr>
              <w:t>Sample Code</w:t>
            </w:r>
          </w:p>
        </w:tc>
        <w:tc>
          <w:tcPr>
            <w:tcW w:w="9824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:</w:t>
            </w:r>
          </w:p>
        </w:tc>
      </w:tr>
      <w:tr w:rsidR="0072757D" w:rsidRPr="00051FB7" w:rsidTr="00A655A3">
        <w:trPr>
          <w:trHeight w:val="300"/>
        </w:trPr>
        <w:tc>
          <w:tcPr>
            <w:tcW w:w="30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2757D" w:rsidRPr="0072757D" w:rsidRDefault="0072757D" w:rsidP="0072757D">
            <w:pPr>
              <w:pStyle w:val="HTMLPreformatted"/>
              <w:shd w:val="clear" w:color="auto" w:fill="F8F9FA"/>
              <w:rPr>
                <w:rFonts w:ascii="Times New Roman" w:hAnsi="Times New Roman" w:cs="Times New Roman"/>
                <w:color w:val="202124"/>
              </w:rPr>
            </w:pPr>
            <w:r w:rsidRPr="0072757D">
              <w:rPr>
                <w:rStyle w:val="y2iqfc"/>
                <w:rFonts w:ascii="Times New Roman" w:hAnsi="Times New Roman" w:cs="Times New Roman"/>
                <w:color w:val="202124"/>
                <w:lang w:val="en"/>
              </w:rPr>
              <w:t>Date of birth</w:t>
            </w:r>
          </w:p>
        </w:tc>
        <w:tc>
          <w:tcPr>
            <w:tcW w:w="9824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2757D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: </w:t>
            </w:r>
          </w:p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No</w:t>
            </w:r>
          </w:p>
        </w:tc>
        <w:tc>
          <w:tcPr>
            <w:tcW w:w="2387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Food Material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tandard S</w:t>
            </w: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ze</w:t>
            </w:r>
          </w:p>
        </w:tc>
        <w:tc>
          <w:tcPr>
            <w:tcW w:w="4115" w:type="dxa"/>
            <w:gridSpan w:val="4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Frequency</w:t>
            </w:r>
          </w:p>
        </w:tc>
        <w:tc>
          <w:tcPr>
            <w:tcW w:w="2166" w:type="dxa"/>
            <w:gridSpan w:val="3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Portion Size</w:t>
            </w:r>
          </w:p>
        </w:tc>
        <w:tc>
          <w:tcPr>
            <w:tcW w:w="198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Daily C</w:t>
            </w: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onsumption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vMerge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387" w:type="dxa"/>
            <w:vMerge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993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Never</w:t>
            </w:r>
          </w:p>
        </w:tc>
        <w:tc>
          <w:tcPr>
            <w:tcW w:w="1102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Monthly</w:t>
            </w:r>
          </w:p>
        </w:tc>
        <w:tc>
          <w:tcPr>
            <w:tcW w:w="1030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Daily</w:t>
            </w:r>
          </w:p>
        </w:tc>
        <w:tc>
          <w:tcPr>
            <w:tcW w:w="748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</w:t>
            </w:r>
            <w:r w:rsidRPr="00051FB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(0,5)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M</w:t>
            </w:r>
            <w:r w:rsidRPr="00051FB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</w:p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(1)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B (1,5)</w:t>
            </w:r>
          </w:p>
        </w:tc>
        <w:tc>
          <w:tcPr>
            <w:tcW w:w="1984" w:type="dxa"/>
            <w:vMerge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12900" w:type="dxa"/>
            <w:gridSpan w:val="11"/>
            <w:shd w:val="clear" w:color="auto" w:fill="auto"/>
            <w:noWrap/>
            <w:vAlign w:val="center"/>
          </w:tcPr>
          <w:p w:rsidR="0072757D" w:rsidRPr="00A72469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S</w:t>
            </w:r>
            <w:r w:rsidRPr="0072757D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tarchy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387" w:type="dxa"/>
            <w:shd w:val="clear" w:color="auto" w:fill="auto"/>
            <w:noWrap/>
            <w:vAlign w:val="center"/>
            <w:hideMark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ice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 plate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2387" w:type="dxa"/>
            <w:shd w:val="clear" w:color="auto" w:fill="auto"/>
            <w:noWrap/>
            <w:vAlign w:val="center"/>
            <w:hideMark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White bread 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5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 slice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2387" w:type="dxa"/>
            <w:shd w:val="clear" w:color="auto" w:fill="auto"/>
            <w:noWrap/>
            <w:vAlign w:val="center"/>
            <w:hideMark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rn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20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 tablespoons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2387" w:type="dxa"/>
            <w:shd w:val="clear" w:color="auto" w:fill="auto"/>
            <w:noWrap/>
            <w:vAlign w:val="center"/>
            <w:hideMark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Potato 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50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½ 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um fruit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2387" w:type="dxa"/>
            <w:shd w:val="clear" w:color="auto" w:fill="auto"/>
            <w:noWrap/>
            <w:vAlign w:val="center"/>
            <w:hideMark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weet Potato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 50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½ 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um fruit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odles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200 g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 pack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12900" w:type="dxa"/>
            <w:gridSpan w:val="11"/>
            <w:shd w:val="clear" w:color="auto" w:fill="auto"/>
            <w:noWrap/>
            <w:vAlign w:val="center"/>
          </w:tcPr>
          <w:p w:rsidR="0072757D" w:rsidRPr="00A72469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Green Vegetable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ater S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inach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30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A655A3"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tablespoons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655A3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ustard G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reens 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0 g</w:t>
            </w: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</w:tcPr>
          <w:p w:rsidR="00A655A3" w:rsidRPr="00A655A3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 tablespoons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shd w:val="clear" w:color="auto" w:fill="auto"/>
            <w:noWrap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655A3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aps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20 g</w:t>
            </w: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</w:tcPr>
          <w:p w:rsidR="00A655A3" w:rsidRPr="00A655A3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 tablespoons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shd w:val="clear" w:color="auto" w:fill="auto"/>
            <w:noWrap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655A3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A655A3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ssava leaves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30 g)</w:t>
            </w:r>
          </w:p>
        </w:tc>
        <w:tc>
          <w:tcPr>
            <w:tcW w:w="1559" w:type="dxa"/>
            <w:shd w:val="clear" w:color="auto" w:fill="auto"/>
            <w:noWrap/>
          </w:tcPr>
          <w:p w:rsidR="00A655A3" w:rsidRPr="00A655A3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 tablespoons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shd w:val="clear" w:color="auto" w:fill="auto"/>
            <w:noWrap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A655A3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</w:tbl>
    <w:p w:rsidR="0072757D" w:rsidRDefault="0072757D" w:rsidP="0072757D">
      <w:pPr>
        <w:rPr>
          <w:rFonts w:ascii="Times New Roman" w:hAnsi="Times New Roman" w:cs="Times New Roman"/>
          <w:sz w:val="24"/>
          <w:szCs w:val="24"/>
        </w:rPr>
      </w:pPr>
    </w:p>
    <w:p w:rsidR="0072757D" w:rsidRDefault="0072757D" w:rsidP="0072757D">
      <w:pPr>
        <w:rPr>
          <w:rFonts w:ascii="Times New Roman" w:hAnsi="Times New Roman" w:cs="Times New Roman"/>
          <w:sz w:val="24"/>
          <w:szCs w:val="24"/>
        </w:rPr>
      </w:pPr>
    </w:p>
    <w:p w:rsidR="0072757D" w:rsidRDefault="0072757D" w:rsidP="0072757D">
      <w:pPr>
        <w:rPr>
          <w:rFonts w:ascii="Times New Roman" w:hAnsi="Times New Roman" w:cs="Times New Roman"/>
          <w:sz w:val="24"/>
          <w:szCs w:val="24"/>
        </w:rPr>
      </w:pPr>
    </w:p>
    <w:p w:rsidR="0072757D" w:rsidRDefault="0072757D" w:rsidP="0072757D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12900" w:type="dxa"/>
        <w:tblInd w:w="39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89"/>
        <w:gridCol w:w="2387"/>
        <w:gridCol w:w="1559"/>
        <w:gridCol w:w="993"/>
        <w:gridCol w:w="1102"/>
        <w:gridCol w:w="1030"/>
        <w:gridCol w:w="990"/>
        <w:gridCol w:w="23"/>
        <w:gridCol w:w="683"/>
        <w:gridCol w:w="42"/>
        <w:gridCol w:w="709"/>
        <w:gridCol w:w="709"/>
        <w:gridCol w:w="1984"/>
      </w:tblGrid>
      <w:tr w:rsidR="0072757D" w:rsidRPr="00051FB7" w:rsidTr="00A655A3">
        <w:trPr>
          <w:trHeight w:val="300"/>
        </w:trPr>
        <w:tc>
          <w:tcPr>
            <w:tcW w:w="689" w:type="dxa"/>
            <w:vMerge w:val="restart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lastRenderedPageBreak/>
              <w:t>No</w:t>
            </w:r>
          </w:p>
        </w:tc>
        <w:tc>
          <w:tcPr>
            <w:tcW w:w="2387" w:type="dxa"/>
            <w:vMerge w:val="restart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Food Material</w:t>
            </w:r>
          </w:p>
        </w:tc>
        <w:tc>
          <w:tcPr>
            <w:tcW w:w="1559" w:type="dxa"/>
            <w:vMerge w:val="restart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tandard S</w:t>
            </w: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ze</w:t>
            </w:r>
          </w:p>
        </w:tc>
        <w:tc>
          <w:tcPr>
            <w:tcW w:w="4138" w:type="dxa"/>
            <w:gridSpan w:val="5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Frequency</w:t>
            </w:r>
          </w:p>
        </w:tc>
        <w:tc>
          <w:tcPr>
            <w:tcW w:w="2143" w:type="dxa"/>
            <w:gridSpan w:val="4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Portion Size</w:t>
            </w:r>
          </w:p>
        </w:tc>
        <w:tc>
          <w:tcPr>
            <w:tcW w:w="1984" w:type="dxa"/>
            <w:vMerge w:val="restart"/>
            <w:shd w:val="clear" w:color="auto" w:fill="auto"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Daily C</w:t>
            </w: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onsumption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vMerge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87" w:type="dxa"/>
            <w:vMerge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3" w:type="dxa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Never</w:t>
            </w:r>
          </w:p>
        </w:tc>
        <w:tc>
          <w:tcPr>
            <w:tcW w:w="1102" w:type="dxa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Monthly</w:t>
            </w:r>
          </w:p>
        </w:tc>
        <w:tc>
          <w:tcPr>
            <w:tcW w:w="1030" w:type="dxa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1013" w:type="dxa"/>
            <w:gridSpan w:val="2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Daily</w:t>
            </w:r>
          </w:p>
        </w:tc>
        <w:tc>
          <w:tcPr>
            <w:tcW w:w="725" w:type="dxa"/>
            <w:gridSpan w:val="2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</w:t>
            </w:r>
            <w:r w:rsidRPr="00051FB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(0,5)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M</w:t>
            </w:r>
            <w:r w:rsidRPr="00051FB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</w:p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(1)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B (1,5)</w:t>
            </w:r>
          </w:p>
        </w:tc>
        <w:tc>
          <w:tcPr>
            <w:tcW w:w="1984" w:type="dxa"/>
            <w:vMerge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A72469" w:rsidTr="00A655A3">
        <w:trPr>
          <w:trHeight w:val="300"/>
        </w:trPr>
        <w:tc>
          <w:tcPr>
            <w:tcW w:w="12900" w:type="dxa"/>
            <w:gridSpan w:val="13"/>
            <w:shd w:val="clear" w:color="auto" w:fill="auto"/>
            <w:noWrap/>
            <w:vAlign w:val="center"/>
          </w:tcPr>
          <w:p w:rsidR="0072757D" w:rsidRPr="00A72469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Fruits and Vegetables Sources of Vitamin A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pinach 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0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tablespoons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gridSpan w:val="3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rrot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20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tablespoons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gridSpan w:val="3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mato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15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/4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piece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gridSpan w:val="3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nggo</w:t>
            </w:r>
            <w:proofErr w:type="spellEnd"/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 50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½ 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um slice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gridSpan w:val="3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paya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50 g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½ 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um slice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gridSpan w:val="3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A72469" w:rsidTr="00A655A3">
        <w:trPr>
          <w:trHeight w:val="300"/>
        </w:trPr>
        <w:tc>
          <w:tcPr>
            <w:tcW w:w="12900" w:type="dxa"/>
            <w:gridSpan w:val="13"/>
            <w:shd w:val="clear" w:color="auto" w:fill="auto"/>
            <w:noWrap/>
            <w:vAlign w:val="center"/>
          </w:tcPr>
          <w:p w:rsidR="0072757D" w:rsidRPr="00A72469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Other Fruits and Vegetables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</w:t>
            </w:r>
            <w:r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ushroom 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5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1 ½ 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ablespoons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gridSpan w:val="3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ong beans 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 20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tablespoons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gridSpan w:val="3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bbage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10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1 </w:t>
            </w:r>
            <w:r w:rsidR="00A655A3"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ablespoons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gridSpan w:val="3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hayote 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 20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tablespoons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gridSpan w:val="3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atermelon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50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½ 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um slice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gridSpan w:val="3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nana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 50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½ 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um slice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gridSpan w:val="3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weet O</w:t>
            </w:r>
            <w:r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range 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 50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½ 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um slice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gridSpan w:val="3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3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</w:t>
            </w:r>
            <w:r w:rsid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50 g</w:t>
            </w: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½ 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um slice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gridSpan w:val="3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lon (50 g</w:t>
            </w: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½ 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um slice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48" w:type="dxa"/>
            <w:gridSpan w:val="3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A72469" w:rsidTr="00A655A3">
        <w:trPr>
          <w:trHeight w:val="300"/>
        </w:trPr>
        <w:tc>
          <w:tcPr>
            <w:tcW w:w="12900" w:type="dxa"/>
            <w:gridSpan w:val="13"/>
            <w:shd w:val="clear" w:color="auto" w:fill="auto"/>
            <w:noWrap/>
            <w:vAlign w:val="center"/>
          </w:tcPr>
          <w:p w:rsidR="0072757D" w:rsidRPr="00A72469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Innards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</w:t>
            </w:r>
            <w:r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ver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30 g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1 </w:t>
            </w:r>
            <w:r w:rsidR="00C24DB8"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um fruit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6" w:type="dxa"/>
            <w:gridSpan w:val="2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51" w:type="dxa"/>
            <w:gridSpan w:val="2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Gizzard 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0 g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1 </w:t>
            </w:r>
            <w:r w:rsidR="00C24DB8"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um fruit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6" w:type="dxa"/>
            <w:gridSpan w:val="2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51" w:type="dxa"/>
            <w:gridSpan w:val="2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ungs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30 g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1 </w:t>
            </w:r>
            <w:r w:rsidR="00C24DB8"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um fruit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6" w:type="dxa"/>
            <w:gridSpan w:val="2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51" w:type="dxa"/>
            <w:gridSpan w:val="2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testines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50 g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1 </w:t>
            </w:r>
            <w:r w:rsidR="00C24DB8"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g piece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6" w:type="dxa"/>
            <w:gridSpan w:val="2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51" w:type="dxa"/>
            <w:gridSpan w:val="2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</w:tbl>
    <w:p w:rsidR="0072757D" w:rsidRDefault="0072757D" w:rsidP="0072757D">
      <w:r>
        <w:br w:type="page"/>
      </w:r>
    </w:p>
    <w:tbl>
      <w:tblPr>
        <w:tblW w:w="12900" w:type="dxa"/>
        <w:tblInd w:w="39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89"/>
        <w:gridCol w:w="2387"/>
        <w:gridCol w:w="1559"/>
        <w:gridCol w:w="993"/>
        <w:gridCol w:w="1102"/>
        <w:gridCol w:w="1030"/>
        <w:gridCol w:w="1030"/>
        <w:gridCol w:w="708"/>
        <w:gridCol w:w="709"/>
        <w:gridCol w:w="709"/>
        <w:gridCol w:w="1984"/>
      </w:tblGrid>
      <w:tr w:rsidR="0072757D" w:rsidRPr="00051FB7" w:rsidTr="00A655A3">
        <w:trPr>
          <w:trHeight w:val="300"/>
        </w:trPr>
        <w:tc>
          <w:tcPr>
            <w:tcW w:w="689" w:type="dxa"/>
            <w:vMerge w:val="restart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lastRenderedPageBreak/>
              <w:t>No</w:t>
            </w:r>
          </w:p>
        </w:tc>
        <w:tc>
          <w:tcPr>
            <w:tcW w:w="2387" w:type="dxa"/>
            <w:vMerge w:val="restart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Food Material</w:t>
            </w:r>
          </w:p>
        </w:tc>
        <w:tc>
          <w:tcPr>
            <w:tcW w:w="1559" w:type="dxa"/>
            <w:vMerge w:val="restart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tandard S</w:t>
            </w: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ze</w:t>
            </w:r>
          </w:p>
        </w:tc>
        <w:tc>
          <w:tcPr>
            <w:tcW w:w="4155" w:type="dxa"/>
            <w:gridSpan w:val="4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Frequency</w:t>
            </w:r>
          </w:p>
        </w:tc>
        <w:tc>
          <w:tcPr>
            <w:tcW w:w="2126" w:type="dxa"/>
            <w:gridSpan w:val="3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Portion Size</w:t>
            </w:r>
          </w:p>
        </w:tc>
        <w:tc>
          <w:tcPr>
            <w:tcW w:w="1984" w:type="dxa"/>
            <w:vMerge w:val="restart"/>
            <w:shd w:val="clear" w:color="auto" w:fill="auto"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Daily C</w:t>
            </w: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onsumption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vMerge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87" w:type="dxa"/>
            <w:vMerge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3" w:type="dxa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Never</w:t>
            </w:r>
          </w:p>
        </w:tc>
        <w:tc>
          <w:tcPr>
            <w:tcW w:w="1102" w:type="dxa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Monthly</w:t>
            </w:r>
          </w:p>
        </w:tc>
        <w:tc>
          <w:tcPr>
            <w:tcW w:w="1030" w:type="dxa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1030" w:type="dxa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Daily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</w:t>
            </w:r>
            <w:r w:rsidRPr="00051FB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(0,5)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M</w:t>
            </w:r>
            <w:r w:rsidRPr="00051FB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</w:p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(1)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B (1,5)</w:t>
            </w:r>
          </w:p>
        </w:tc>
        <w:tc>
          <w:tcPr>
            <w:tcW w:w="1984" w:type="dxa"/>
            <w:vMerge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A72469" w:rsidTr="00A655A3">
        <w:trPr>
          <w:trHeight w:val="300"/>
        </w:trPr>
        <w:tc>
          <w:tcPr>
            <w:tcW w:w="12900" w:type="dxa"/>
            <w:gridSpan w:val="11"/>
            <w:shd w:val="clear" w:color="auto" w:fill="auto"/>
            <w:noWrap/>
            <w:vAlign w:val="center"/>
            <w:hideMark/>
          </w:tcPr>
          <w:p w:rsidR="0072757D" w:rsidRPr="00A72469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Meat and Fish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2387" w:type="dxa"/>
            <w:shd w:val="clear" w:color="auto" w:fill="auto"/>
            <w:noWrap/>
            <w:vAlign w:val="center"/>
            <w:hideMark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icken M</w:t>
            </w:r>
            <w:r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eat 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40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1 </w:t>
            </w:r>
            <w:r w:rsidR="00C24DB8"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um slice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984" w:type="dxa"/>
            <w:shd w:val="clear" w:color="auto" w:fill="auto"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</w:t>
            </w:r>
          </w:p>
        </w:tc>
        <w:tc>
          <w:tcPr>
            <w:tcW w:w="2387" w:type="dxa"/>
            <w:shd w:val="clear" w:color="auto" w:fill="auto"/>
            <w:noWrap/>
            <w:vAlign w:val="center"/>
            <w:hideMark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Pork 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 25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½ 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um slice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984" w:type="dxa"/>
            <w:shd w:val="clear" w:color="auto" w:fill="auto"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2387" w:type="dxa"/>
            <w:shd w:val="clear" w:color="auto" w:fill="auto"/>
            <w:noWrap/>
            <w:vAlign w:val="center"/>
            <w:hideMark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ish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20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½ 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um slice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984" w:type="dxa"/>
            <w:shd w:val="clear" w:color="auto" w:fill="auto"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2387" w:type="dxa"/>
            <w:shd w:val="clear" w:color="auto" w:fill="auto"/>
            <w:noWrap/>
            <w:vAlign w:val="center"/>
            <w:hideMark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hrimp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 20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C24DB8">
              <w:t xml:space="preserve"> </w:t>
            </w:r>
            <w:r w:rsidR="00C24DB8"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um tail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984" w:type="dxa"/>
            <w:shd w:val="clear" w:color="auto" w:fill="auto"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72757D" w:rsidRPr="00A72469" w:rsidTr="00A655A3">
        <w:trPr>
          <w:trHeight w:val="300"/>
        </w:trPr>
        <w:tc>
          <w:tcPr>
            <w:tcW w:w="12900" w:type="dxa"/>
            <w:gridSpan w:val="11"/>
            <w:shd w:val="clear" w:color="auto" w:fill="auto"/>
            <w:noWrap/>
            <w:vAlign w:val="center"/>
            <w:hideMark/>
          </w:tcPr>
          <w:p w:rsidR="0072757D" w:rsidRPr="00A72469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Eggs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3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icken E</w:t>
            </w:r>
            <w:r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ggs 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 55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1 eggs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984" w:type="dxa"/>
            <w:shd w:val="clear" w:color="auto" w:fill="auto"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4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uck E</w:t>
            </w:r>
            <w:r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g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</w:t>
            </w:r>
            <w:r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50 g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ggs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984" w:type="dxa"/>
            <w:shd w:val="clear" w:color="auto" w:fill="auto"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</w:tcPr>
          <w:p w:rsidR="0072757D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Quail E</w:t>
            </w:r>
            <w:r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ggs 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55 g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5 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ggs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02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30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bottom"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2757D" w:rsidRPr="00A72469" w:rsidTr="00A655A3">
        <w:trPr>
          <w:trHeight w:val="300"/>
        </w:trPr>
        <w:tc>
          <w:tcPr>
            <w:tcW w:w="12900" w:type="dxa"/>
            <w:gridSpan w:val="11"/>
            <w:shd w:val="clear" w:color="auto" w:fill="auto"/>
            <w:noWrap/>
            <w:vAlign w:val="center"/>
            <w:hideMark/>
          </w:tcPr>
          <w:p w:rsidR="0072757D" w:rsidRPr="00A72469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Nuts and Grains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2387" w:type="dxa"/>
            <w:shd w:val="clear" w:color="auto" w:fill="auto"/>
            <w:noWrap/>
            <w:vAlign w:val="center"/>
            <w:hideMark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fu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50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½ 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um slice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984" w:type="dxa"/>
            <w:shd w:val="clear" w:color="auto" w:fill="auto"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7</w:t>
            </w:r>
          </w:p>
        </w:tc>
        <w:tc>
          <w:tcPr>
            <w:tcW w:w="2387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mpe</w:t>
            </w:r>
            <w:r w:rsid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 50 g</w:t>
            </w: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1 </w:t>
            </w:r>
            <w:r w:rsidR="00C24DB8"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um slice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984" w:type="dxa"/>
            <w:shd w:val="clear" w:color="auto" w:fill="auto"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2387" w:type="dxa"/>
            <w:shd w:val="clear" w:color="auto" w:fill="auto"/>
            <w:noWrap/>
            <w:vAlign w:val="center"/>
            <w:hideMark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ung</w:t>
            </w:r>
            <w:proofErr w:type="spellEnd"/>
            <w:r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eans 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0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tablespoons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984" w:type="dxa"/>
            <w:shd w:val="clear" w:color="auto" w:fill="auto"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9</w:t>
            </w:r>
          </w:p>
        </w:tc>
        <w:tc>
          <w:tcPr>
            <w:tcW w:w="2387" w:type="dxa"/>
            <w:shd w:val="clear" w:color="auto" w:fill="auto"/>
            <w:noWrap/>
            <w:vAlign w:val="center"/>
            <w:hideMark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Peanuts 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5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72757D" w:rsidRPr="00051FB7" w:rsidRDefault="00A655A3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tablespoons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984" w:type="dxa"/>
            <w:shd w:val="clear" w:color="auto" w:fill="auto"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72757D" w:rsidRPr="00A72469" w:rsidTr="00A655A3">
        <w:trPr>
          <w:trHeight w:val="300"/>
        </w:trPr>
        <w:tc>
          <w:tcPr>
            <w:tcW w:w="12900" w:type="dxa"/>
            <w:gridSpan w:val="11"/>
            <w:shd w:val="clear" w:color="auto" w:fill="auto"/>
            <w:noWrap/>
            <w:vAlign w:val="center"/>
            <w:hideMark/>
          </w:tcPr>
          <w:p w:rsidR="0072757D" w:rsidRPr="00A72469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72757D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Milk and its Processed Products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w's milk 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0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 ml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 cup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984" w:type="dxa"/>
            <w:shd w:val="clear" w:color="auto" w:fill="auto"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1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oghurt (100 g</w:t>
            </w: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½ cup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984" w:type="dxa"/>
            <w:shd w:val="clear" w:color="auto" w:fill="auto"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2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4DB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eese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 15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½ small </w:t>
            </w:r>
            <w:r w:rsidRPr="00A655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lice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984" w:type="dxa"/>
            <w:shd w:val="clear" w:color="auto" w:fill="auto"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72757D" w:rsidRPr="00051FB7" w:rsidTr="00A655A3">
        <w:trPr>
          <w:trHeight w:val="300"/>
        </w:trPr>
        <w:tc>
          <w:tcPr>
            <w:tcW w:w="689" w:type="dxa"/>
            <w:shd w:val="clear" w:color="auto" w:fill="auto"/>
            <w:noWrap/>
            <w:vAlign w:val="center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3</w:t>
            </w:r>
          </w:p>
        </w:tc>
        <w:tc>
          <w:tcPr>
            <w:tcW w:w="2387" w:type="dxa"/>
            <w:shd w:val="clear" w:color="auto" w:fill="auto"/>
            <w:noWrap/>
            <w:vAlign w:val="center"/>
          </w:tcPr>
          <w:p w:rsidR="0072757D" w:rsidRPr="00051FB7" w:rsidRDefault="00C24DB8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ce Cream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7275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5 g</w:t>
            </w:r>
            <w:r w:rsidR="0072757D"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1 </w:t>
            </w:r>
            <w:proofErr w:type="spellStart"/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cop</w:t>
            </w:r>
            <w:proofErr w:type="spellEnd"/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0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984" w:type="dxa"/>
            <w:shd w:val="clear" w:color="auto" w:fill="auto"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51F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72757D" w:rsidRPr="00051FB7" w:rsidTr="00A655A3">
        <w:trPr>
          <w:trHeight w:val="300"/>
        </w:trPr>
        <w:tc>
          <w:tcPr>
            <w:tcW w:w="12900" w:type="dxa"/>
            <w:gridSpan w:val="11"/>
            <w:shd w:val="clear" w:color="auto" w:fill="auto"/>
            <w:noWrap/>
            <w:vAlign w:val="bottom"/>
            <w:hideMark/>
          </w:tcPr>
          <w:p w:rsidR="0072757D" w:rsidRPr="00051FB7" w:rsidRDefault="0072757D" w:rsidP="00A655A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otal</w:t>
            </w:r>
          </w:p>
        </w:tc>
      </w:tr>
    </w:tbl>
    <w:p w:rsidR="0072757D" w:rsidRDefault="0072757D" w:rsidP="0072757D"/>
    <w:p w:rsidR="0072757D" w:rsidRDefault="0072757D" w:rsidP="0072757D"/>
    <w:p w:rsidR="0072757D" w:rsidRDefault="0072757D" w:rsidP="0072757D">
      <w:pPr>
        <w:sectPr w:rsidR="0072757D" w:rsidSect="00A655A3">
          <w:pgSz w:w="16839" w:h="11907" w:orient="landscape" w:code="9"/>
          <w:pgMar w:top="1701" w:right="1701" w:bottom="1701" w:left="2268" w:header="720" w:footer="720" w:gutter="0"/>
          <w:cols w:space="720"/>
          <w:titlePg/>
          <w:docGrid w:linePitch="360"/>
        </w:sectPr>
      </w:pPr>
    </w:p>
    <w:p w:rsidR="0072757D" w:rsidRPr="00F67B57" w:rsidRDefault="00C24DB8" w:rsidP="00C24DB8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Body Shape </w:t>
      </w:r>
      <w:r>
        <w:rPr>
          <w:rFonts w:ascii="Times New Roman" w:hAnsi="Times New Roman" w:cs="Times New Roman"/>
          <w:sz w:val="24"/>
          <w:szCs w:val="24"/>
        </w:rPr>
        <w:t>Q</w:t>
      </w:r>
      <w:r w:rsidRPr="00C24DB8">
        <w:rPr>
          <w:rFonts w:ascii="Times New Roman" w:hAnsi="Times New Roman" w:cs="Times New Roman"/>
          <w:sz w:val="24"/>
          <w:szCs w:val="24"/>
        </w:rPr>
        <w:t>uestionnaire</w:t>
      </w:r>
      <w:r w:rsidRPr="00F67B5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="0072757D" w:rsidRPr="00F67B57">
        <w:rPr>
          <w:rFonts w:ascii="Times New Roman" w:hAnsi="Times New Roman" w:cs="Times New Roman"/>
          <w:sz w:val="24"/>
          <w:szCs w:val="24"/>
        </w:rPr>
        <w:t>BSQ</w:t>
      </w:r>
      <w:r>
        <w:rPr>
          <w:rFonts w:ascii="Times New Roman" w:hAnsi="Times New Roman" w:cs="Times New Roman"/>
          <w:sz w:val="24"/>
          <w:szCs w:val="24"/>
        </w:rPr>
        <w:t>)</w:t>
      </w:r>
    </w:p>
    <w:p w:rsidR="00C24DB8" w:rsidRDefault="00C24DB8" w:rsidP="0072757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4DB8">
        <w:rPr>
          <w:rFonts w:ascii="Times New Roman" w:hAnsi="Times New Roman" w:cs="Times New Roman"/>
          <w:sz w:val="24"/>
          <w:szCs w:val="24"/>
        </w:rPr>
        <w:t>Sample Identity</w:t>
      </w:r>
    </w:p>
    <w:p w:rsidR="0072757D" w:rsidRDefault="00C24DB8" w:rsidP="0072757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ample N</w:t>
      </w:r>
      <w:r w:rsidRPr="00C24DB8">
        <w:rPr>
          <w:rFonts w:ascii="Times New Roman" w:hAnsi="Times New Roman" w:cs="Times New Roman"/>
          <w:sz w:val="24"/>
          <w:szCs w:val="24"/>
        </w:rPr>
        <w:t>ame</w:t>
      </w:r>
      <w:r w:rsidR="0072757D">
        <w:rPr>
          <w:rFonts w:ascii="Times New Roman" w:hAnsi="Times New Roman" w:cs="Times New Roman"/>
          <w:sz w:val="24"/>
          <w:szCs w:val="24"/>
        </w:rPr>
        <w:tab/>
        <w:t>:</w:t>
      </w:r>
    </w:p>
    <w:p w:rsidR="0072757D" w:rsidRDefault="00C24DB8" w:rsidP="0072757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hone</w:t>
      </w:r>
      <w:r w:rsidR="0072757D">
        <w:rPr>
          <w:rFonts w:ascii="Times New Roman" w:hAnsi="Times New Roman" w:cs="Times New Roman"/>
          <w:sz w:val="24"/>
          <w:szCs w:val="24"/>
        </w:rPr>
        <w:tab/>
      </w:r>
      <w:r w:rsidR="0072757D">
        <w:rPr>
          <w:rFonts w:ascii="Times New Roman" w:hAnsi="Times New Roman" w:cs="Times New Roman"/>
          <w:sz w:val="24"/>
          <w:szCs w:val="24"/>
        </w:rPr>
        <w:tab/>
        <w:t>:</w:t>
      </w:r>
    </w:p>
    <w:p w:rsidR="0072757D" w:rsidRDefault="00C24DB8" w:rsidP="0072757D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24DB8">
        <w:rPr>
          <w:rFonts w:ascii="Times New Roman" w:hAnsi="Times New Roman" w:cs="Times New Roman"/>
          <w:sz w:val="24"/>
          <w:szCs w:val="24"/>
        </w:rPr>
        <w:t xml:space="preserve">We want to know how you feel about your performance over the last four weeks. Please read the question and select the appropriate number by ticking it </w:t>
      </w:r>
      <w:r w:rsidR="0072757D">
        <w:rPr>
          <w:rFonts w:ascii="Times New Roman" w:hAnsi="Times New Roman" w:cs="Times New Roman"/>
          <w:sz w:val="24"/>
          <w:szCs w:val="24"/>
        </w:rPr>
        <w:t xml:space="preserve">(√).  </w:t>
      </w:r>
    </w:p>
    <w:p w:rsidR="0072757D" w:rsidRDefault="00C24DB8" w:rsidP="0072757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C24DB8">
        <w:rPr>
          <w:rFonts w:ascii="Times New Roman" w:hAnsi="Times New Roman" w:cs="Times New Roman"/>
          <w:sz w:val="24"/>
          <w:szCs w:val="24"/>
        </w:rPr>
        <w:t>Information</w:t>
      </w:r>
      <w:r w:rsidR="0072757D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tbl>
      <w:tblPr>
        <w:tblStyle w:val="TableGrid"/>
        <w:tblW w:w="889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5"/>
        <w:gridCol w:w="2410"/>
        <w:gridCol w:w="2410"/>
        <w:gridCol w:w="567"/>
        <w:gridCol w:w="567"/>
        <w:gridCol w:w="533"/>
        <w:gridCol w:w="34"/>
        <w:gridCol w:w="567"/>
        <w:gridCol w:w="567"/>
        <w:gridCol w:w="567"/>
      </w:tblGrid>
      <w:tr w:rsidR="0072757D" w:rsidTr="00A655A3">
        <w:trPr>
          <w:gridAfter w:val="4"/>
          <w:wAfter w:w="1735" w:type="dxa"/>
        </w:trPr>
        <w:tc>
          <w:tcPr>
            <w:tcW w:w="3085" w:type="dxa"/>
            <w:gridSpan w:val="2"/>
          </w:tcPr>
          <w:p w:rsidR="0072757D" w:rsidRDefault="00C24DB8" w:rsidP="00A655A3">
            <w:pPr>
              <w:tabs>
                <w:tab w:val="left" w:pos="3686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: Never</w:t>
            </w:r>
            <w:r w:rsidR="0072757D">
              <w:rPr>
                <w:rFonts w:ascii="Times New Roman" w:hAnsi="Times New Roman" w:cs="Times New Roman"/>
                <w:sz w:val="24"/>
                <w:szCs w:val="24"/>
              </w:rPr>
              <w:tab/>
            </w:r>
          </w:p>
          <w:p w:rsidR="0072757D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 : </w:t>
            </w:r>
            <w:r w:rsidR="00C24DB8" w:rsidRPr="00C24DB8">
              <w:rPr>
                <w:rFonts w:ascii="Times New Roman" w:hAnsi="Times New Roman" w:cs="Times New Roman"/>
                <w:sz w:val="24"/>
                <w:szCs w:val="24"/>
              </w:rPr>
              <w:t>Seldom</w:t>
            </w:r>
          </w:p>
          <w:p w:rsidR="0072757D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3 : </w:t>
            </w:r>
            <w:r w:rsidR="00767751" w:rsidRPr="00767751">
              <w:rPr>
                <w:rFonts w:ascii="Times New Roman" w:hAnsi="Times New Roman" w:cs="Times New Roman"/>
                <w:sz w:val="24"/>
                <w:szCs w:val="24"/>
              </w:rPr>
              <w:t>Sometimes</w:t>
            </w:r>
          </w:p>
        </w:tc>
        <w:tc>
          <w:tcPr>
            <w:tcW w:w="4077" w:type="dxa"/>
            <w:gridSpan w:val="4"/>
          </w:tcPr>
          <w:p w:rsidR="0072757D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4 : </w:t>
            </w:r>
            <w:r w:rsidR="00767751" w:rsidRPr="00767751">
              <w:rPr>
                <w:rFonts w:ascii="Times New Roman" w:hAnsi="Times New Roman" w:cs="Times New Roman"/>
                <w:sz w:val="24"/>
                <w:szCs w:val="24"/>
              </w:rPr>
              <w:t>Often</w:t>
            </w:r>
          </w:p>
          <w:p w:rsidR="0072757D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5 : </w:t>
            </w:r>
            <w:r w:rsidR="00767751" w:rsidRPr="00767751">
              <w:rPr>
                <w:rFonts w:ascii="Times New Roman" w:hAnsi="Times New Roman" w:cs="Times New Roman"/>
                <w:sz w:val="24"/>
                <w:szCs w:val="24"/>
              </w:rPr>
              <w:t>Very often</w:t>
            </w:r>
          </w:p>
          <w:p w:rsidR="0072757D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6 : </w:t>
            </w:r>
            <w:r w:rsidR="00767751" w:rsidRPr="00767751">
              <w:rPr>
                <w:rFonts w:ascii="Times New Roman" w:hAnsi="Times New Roman" w:cs="Times New Roman"/>
                <w:sz w:val="24"/>
                <w:szCs w:val="24"/>
              </w:rPr>
              <w:t>Always</w:t>
            </w:r>
          </w:p>
        </w:tc>
      </w:tr>
      <w:tr w:rsidR="0072757D" w:rsidRPr="00AB38E0" w:rsidTr="00A655A3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675" w:type="dxa"/>
            <w:vMerge w:val="restart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B38E0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4820" w:type="dxa"/>
            <w:gridSpan w:val="2"/>
            <w:vMerge w:val="restart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2757D" w:rsidRPr="00AB38E0" w:rsidRDefault="00767751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67751">
              <w:rPr>
                <w:rFonts w:ascii="Times New Roman" w:hAnsi="Times New Roman" w:cs="Times New Roman"/>
                <w:sz w:val="20"/>
                <w:szCs w:val="20"/>
              </w:rPr>
              <w:t>Question</w:t>
            </w:r>
          </w:p>
        </w:tc>
        <w:tc>
          <w:tcPr>
            <w:tcW w:w="3402" w:type="dxa"/>
            <w:gridSpan w:val="7"/>
          </w:tcPr>
          <w:p w:rsidR="0072757D" w:rsidRPr="00AB38E0" w:rsidRDefault="00767751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67751">
              <w:rPr>
                <w:rFonts w:ascii="Times New Roman" w:hAnsi="Times New Roman" w:cs="Times New Roman"/>
                <w:sz w:val="20"/>
                <w:szCs w:val="20"/>
              </w:rPr>
              <w:t>Answer Choices</w:t>
            </w:r>
          </w:p>
        </w:tc>
      </w:tr>
      <w:tr w:rsidR="0072757D" w:rsidRPr="00AB38E0" w:rsidTr="00A655A3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18"/>
        </w:trPr>
        <w:tc>
          <w:tcPr>
            <w:tcW w:w="675" w:type="dxa"/>
            <w:vMerge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820" w:type="dxa"/>
            <w:gridSpan w:val="2"/>
            <w:vMerge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B38E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B38E0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567" w:type="dxa"/>
            <w:gridSpan w:val="2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B38E0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B38E0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B38E0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B38E0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</w:tr>
      <w:tr w:rsidR="0072757D" w:rsidRPr="00AB38E0" w:rsidTr="00A655A3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675" w:type="dxa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B38E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820" w:type="dxa"/>
            <w:gridSpan w:val="2"/>
          </w:tcPr>
          <w:p w:rsidR="0072757D" w:rsidRPr="00AB38E0" w:rsidRDefault="00767751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67751">
              <w:rPr>
                <w:rFonts w:ascii="Times New Roman" w:hAnsi="Times New Roman" w:cs="Times New Roman"/>
                <w:sz w:val="20"/>
                <w:szCs w:val="20"/>
              </w:rPr>
              <w:t>Are you worried about your body shape and feel like you have to adjust your diet?</w:t>
            </w: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  <w:gridSpan w:val="2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2757D" w:rsidRPr="00AB38E0" w:rsidTr="00A655A3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675" w:type="dxa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4820" w:type="dxa"/>
            <w:gridSpan w:val="2"/>
          </w:tcPr>
          <w:p w:rsidR="0072757D" w:rsidRPr="00AB38E0" w:rsidRDefault="00767751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67751">
              <w:rPr>
                <w:rFonts w:ascii="Times New Roman" w:hAnsi="Times New Roman" w:cs="Times New Roman"/>
                <w:sz w:val="20"/>
                <w:szCs w:val="20"/>
              </w:rPr>
              <w:t>Are you afraid of your body getting fat or getting fatter?</w:t>
            </w: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  <w:gridSpan w:val="2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2757D" w:rsidRPr="00AB38E0" w:rsidTr="00A655A3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675" w:type="dxa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4820" w:type="dxa"/>
            <w:gridSpan w:val="2"/>
          </w:tcPr>
          <w:p w:rsidR="0072757D" w:rsidRPr="00AB38E0" w:rsidRDefault="00767751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67751">
              <w:rPr>
                <w:rFonts w:ascii="Times New Roman" w:hAnsi="Times New Roman" w:cs="Times New Roman"/>
                <w:sz w:val="20"/>
                <w:szCs w:val="20"/>
              </w:rPr>
              <w:t>Has feeling full ever made you feel fat? (e.g. after a large meal)</w:t>
            </w: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  <w:gridSpan w:val="2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2757D" w:rsidRPr="00AB38E0" w:rsidTr="00A655A3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675" w:type="dxa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4820" w:type="dxa"/>
            <w:gridSpan w:val="2"/>
          </w:tcPr>
          <w:p w:rsidR="0072757D" w:rsidRPr="00AB38E0" w:rsidRDefault="00767751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67751">
              <w:rPr>
                <w:rFonts w:ascii="Times New Roman" w:hAnsi="Times New Roman" w:cs="Times New Roman"/>
                <w:sz w:val="20"/>
                <w:szCs w:val="20"/>
              </w:rPr>
              <w:t xml:space="preserve">Do you pay attention to other people's body shapes and feel like your body shape is not as good as other </w:t>
            </w:r>
            <w:proofErr w:type="gramStart"/>
            <w:r w:rsidRPr="00767751">
              <w:rPr>
                <w:rFonts w:ascii="Times New Roman" w:hAnsi="Times New Roman" w:cs="Times New Roman"/>
                <w:sz w:val="20"/>
                <w:szCs w:val="20"/>
              </w:rPr>
              <w:t>people's</w:t>
            </w:r>
            <w:proofErr w:type="gramEnd"/>
            <w:r w:rsidRPr="00767751">
              <w:rPr>
                <w:rFonts w:ascii="Times New Roman" w:hAnsi="Times New Roman" w:cs="Times New Roman"/>
                <w:sz w:val="20"/>
                <w:szCs w:val="20"/>
              </w:rPr>
              <w:t>?</w:t>
            </w: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  <w:gridSpan w:val="2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2757D" w:rsidRPr="00AB38E0" w:rsidTr="00A655A3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675" w:type="dxa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4820" w:type="dxa"/>
            <w:gridSpan w:val="2"/>
          </w:tcPr>
          <w:p w:rsidR="0072757D" w:rsidRPr="00AB38E0" w:rsidRDefault="00767751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67751">
              <w:rPr>
                <w:rFonts w:ascii="Times New Roman" w:hAnsi="Times New Roman" w:cs="Times New Roman"/>
                <w:sz w:val="20"/>
                <w:szCs w:val="20"/>
              </w:rPr>
              <w:t>Have you ever thought so much about your body shape that it disturbed your concentration (for example when watching TV, reading, chatting)?</w:t>
            </w: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  <w:gridSpan w:val="2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2757D" w:rsidRPr="00AB38E0" w:rsidTr="00A655A3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675" w:type="dxa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4820" w:type="dxa"/>
            <w:gridSpan w:val="2"/>
          </w:tcPr>
          <w:p w:rsidR="0072757D" w:rsidRPr="00AB38E0" w:rsidRDefault="00767751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67751">
              <w:rPr>
                <w:rFonts w:ascii="Times New Roman" w:hAnsi="Times New Roman" w:cs="Times New Roman"/>
                <w:sz w:val="20"/>
                <w:szCs w:val="20"/>
              </w:rPr>
              <w:t>Do you feel fat when you are not dressed (for example when showering)?</w:t>
            </w: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  <w:gridSpan w:val="2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2757D" w:rsidRPr="00AB38E0" w:rsidTr="00A655A3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675" w:type="dxa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4820" w:type="dxa"/>
            <w:gridSpan w:val="2"/>
          </w:tcPr>
          <w:p w:rsidR="0072757D" w:rsidRPr="00AB38E0" w:rsidRDefault="00767751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67751">
              <w:rPr>
                <w:rFonts w:ascii="Times New Roman" w:hAnsi="Times New Roman" w:cs="Times New Roman"/>
                <w:sz w:val="20"/>
                <w:szCs w:val="20"/>
              </w:rPr>
              <w:t xml:space="preserve">Do you feel more disturbed about your body shape when </w:t>
            </w:r>
            <w:r w:rsidRPr="00767751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you are with other people?</w:t>
            </w: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  <w:gridSpan w:val="2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2757D" w:rsidRPr="00AB38E0" w:rsidTr="00A655A3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675" w:type="dxa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8</w:t>
            </w:r>
          </w:p>
        </w:tc>
        <w:tc>
          <w:tcPr>
            <w:tcW w:w="4820" w:type="dxa"/>
            <w:gridSpan w:val="2"/>
          </w:tcPr>
          <w:p w:rsidR="0072757D" w:rsidRPr="00AB38E0" w:rsidRDefault="00767751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67751">
              <w:rPr>
                <w:rFonts w:ascii="Times New Roman" w:hAnsi="Times New Roman" w:cs="Times New Roman"/>
                <w:sz w:val="20"/>
                <w:szCs w:val="20"/>
              </w:rPr>
              <w:t>Have you ever decided not to hang out or socialize just because you felt dissatisfied with your body shape?</w:t>
            </w: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  <w:gridSpan w:val="2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2757D" w:rsidRPr="00AB38E0" w:rsidTr="00A655A3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675" w:type="dxa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4820" w:type="dxa"/>
            <w:gridSpan w:val="2"/>
          </w:tcPr>
          <w:p w:rsidR="0072757D" w:rsidRPr="00AB38E0" w:rsidRDefault="00767751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67751">
              <w:rPr>
                <w:rFonts w:ascii="Times New Roman" w:hAnsi="Times New Roman" w:cs="Times New Roman"/>
                <w:sz w:val="20"/>
                <w:szCs w:val="20"/>
              </w:rPr>
              <w:t>Do you feel too fat and round?</w:t>
            </w: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  <w:gridSpan w:val="2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2757D" w:rsidRPr="00AB38E0" w:rsidTr="00A655A3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675" w:type="dxa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4820" w:type="dxa"/>
            <w:gridSpan w:val="2"/>
          </w:tcPr>
          <w:p w:rsidR="0072757D" w:rsidRPr="00AB38E0" w:rsidRDefault="00767751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67751">
              <w:rPr>
                <w:rFonts w:ascii="Times New Roman" w:hAnsi="Times New Roman" w:cs="Times New Roman"/>
                <w:sz w:val="20"/>
                <w:szCs w:val="20"/>
              </w:rPr>
              <w:t>Do you think your current body shape is caused by a lack of self-control?</w:t>
            </w: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  <w:gridSpan w:val="2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2757D" w:rsidRPr="00AB38E0" w:rsidTr="00A655A3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675" w:type="dxa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713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4820" w:type="dxa"/>
            <w:gridSpan w:val="2"/>
          </w:tcPr>
          <w:p w:rsidR="0072757D" w:rsidRPr="00AB38E0" w:rsidRDefault="00767751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67751">
              <w:rPr>
                <w:rFonts w:ascii="Times New Roman" w:hAnsi="Times New Roman" w:cs="Times New Roman"/>
                <w:sz w:val="20"/>
                <w:szCs w:val="20"/>
              </w:rPr>
              <w:t>Do you worry about your body shape and feel like you have to exercise?</w:t>
            </w: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  <w:gridSpan w:val="2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2757D" w:rsidRPr="00AB38E0" w:rsidTr="00A655A3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675" w:type="dxa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713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4820" w:type="dxa"/>
            <w:gridSpan w:val="2"/>
          </w:tcPr>
          <w:p w:rsidR="0072757D" w:rsidRPr="00AB38E0" w:rsidRDefault="00767751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67751">
              <w:rPr>
                <w:rFonts w:ascii="Times New Roman" w:hAnsi="Times New Roman" w:cs="Times New Roman"/>
                <w:sz w:val="20"/>
                <w:szCs w:val="20"/>
              </w:rPr>
              <w:t>Have you ever intentionally vomited to feel thinner?</w:t>
            </w: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  <w:gridSpan w:val="2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2757D" w:rsidRPr="00AB38E0" w:rsidTr="00A655A3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675" w:type="dxa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4820" w:type="dxa"/>
            <w:gridSpan w:val="2"/>
          </w:tcPr>
          <w:p w:rsidR="0072757D" w:rsidRPr="00AB38E0" w:rsidRDefault="00767751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67751">
              <w:rPr>
                <w:rFonts w:ascii="Times New Roman" w:hAnsi="Times New Roman" w:cs="Times New Roman"/>
                <w:sz w:val="20"/>
                <w:szCs w:val="20"/>
              </w:rPr>
              <w:t>Do you feel sad or dissatisfied when you look at your reflection? (e.g. in a mirror or in a shop window)</w:t>
            </w: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  <w:gridSpan w:val="2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2757D" w:rsidRPr="00AB38E0" w:rsidTr="00A655A3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675" w:type="dxa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713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4820" w:type="dxa"/>
            <w:gridSpan w:val="2"/>
          </w:tcPr>
          <w:p w:rsidR="0072757D" w:rsidRPr="00AB38E0" w:rsidRDefault="00767751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67751">
              <w:rPr>
                <w:rFonts w:ascii="Times New Roman" w:hAnsi="Times New Roman" w:cs="Times New Roman"/>
                <w:sz w:val="20"/>
                <w:szCs w:val="20"/>
              </w:rPr>
              <w:t>Do you feel it's unfair if other women are slimmer than you?</w:t>
            </w: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  <w:gridSpan w:val="2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2757D" w:rsidRPr="00AB38E0" w:rsidTr="00A655A3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675" w:type="dxa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4820" w:type="dxa"/>
            <w:gridSpan w:val="2"/>
          </w:tcPr>
          <w:p w:rsidR="0072757D" w:rsidRPr="00AB38E0" w:rsidRDefault="00767751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67751">
              <w:rPr>
                <w:rFonts w:ascii="Times New Roman" w:hAnsi="Times New Roman" w:cs="Times New Roman"/>
                <w:sz w:val="20"/>
                <w:szCs w:val="20"/>
              </w:rPr>
              <w:t>Do you have thoughts about getting rid of parts of your body that you feel are excessive?</w:t>
            </w: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  <w:gridSpan w:val="2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2757D" w:rsidRPr="00AB38E0" w:rsidTr="00A655A3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675" w:type="dxa"/>
          </w:tcPr>
          <w:p w:rsidR="0072757D" w:rsidRPr="00AB38E0" w:rsidRDefault="0072757D" w:rsidP="00A655A3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4820" w:type="dxa"/>
            <w:gridSpan w:val="2"/>
          </w:tcPr>
          <w:p w:rsidR="0072757D" w:rsidRPr="00AB38E0" w:rsidRDefault="00767751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67751">
              <w:rPr>
                <w:rFonts w:ascii="Times New Roman" w:hAnsi="Times New Roman" w:cs="Times New Roman"/>
                <w:sz w:val="20"/>
                <w:szCs w:val="20"/>
              </w:rPr>
              <w:t>Has being with a slim woman ever made you feel sensitive about your body shape?</w:t>
            </w: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  <w:gridSpan w:val="2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" w:type="dxa"/>
          </w:tcPr>
          <w:p w:rsidR="0072757D" w:rsidRPr="00AB38E0" w:rsidRDefault="0072757D" w:rsidP="00A655A3">
            <w:pPr>
              <w:spacing w:line="48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:rsidR="0072757D" w:rsidRDefault="00767751" w:rsidP="0072757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7751">
        <w:rPr>
          <w:rFonts w:ascii="Times New Roman" w:hAnsi="Times New Roman" w:cs="Times New Roman"/>
          <w:sz w:val="24"/>
          <w:szCs w:val="24"/>
        </w:rPr>
        <w:t>Source</w:t>
      </w:r>
      <w:r w:rsidR="0072757D">
        <w:rPr>
          <w:rFonts w:ascii="Times New Roman" w:hAnsi="Times New Roman" w:cs="Times New Roman"/>
          <w:sz w:val="24"/>
          <w:szCs w:val="24"/>
        </w:rPr>
        <w:t xml:space="preserve">: </w:t>
      </w:r>
      <w:r w:rsidR="0072757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2757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Purwanti","given":"Annisa","non-dropping-particle":"","parse-names":false,"suffix":""},{"dropping-particle":"","family":"Marlina","given":"Yessi","non-dropping-particle":"","parse-names":false,"suffix":""}],"container-title":"Jurnal Kesehatan Komunitas","id":"ITEM-1","issue":"2","issued":{"date-parts":[["2022"]]},"page":"257-267","title":"Body Image Perception , Knowledge of Balanced Nutrition ,","type":"article-journal","volume":"8"},"uris":["http://www.mendeley.com/documents/?uuid=31566947-5657-4cd2-905a-c90a38f65ed5"]}],"mendeley":{"formattedCitation":"(Purwanti &amp; Marlina, 2022)","manualFormatting":"(Purwanti &amp; Marlina, 2023)","plainTextFormattedCitation":"(Purwanti &amp; Marlina, 2022)","previouslyFormattedCitation":"(Purwanti &amp; Marlina, 2022)"},"properties":{"noteIndex":0},"schema":"https://github.com/citation-style-language/schema/raw/master/csl-citation.json"}</w:instrText>
      </w:r>
      <w:r w:rsidR="0072757D">
        <w:rPr>
          <w:rFonts w:ascii="Times New Roman" w:hAnsi="Times New Roman" w:cs="Times New Roman"/>
          <w:sz w:val="24"/>
          <w:szCs w:val="24"/>
        </w:rPr>
        <w:fldChar w:fldCharType="separate"/>
      </w:r>
      <w:r w:rsidR="0072757D" w:rsidRPr="00957E57">
        <w:rPr>
          <w:rFonts w:ascii="Times New Roman" w:hAnsi="Times New Roman" w:cs="Times New Roman"/>
          <w:noProof/>
          <w:sz w:val="24"/>
          <w:szCs w:val="24"/>
        </w:rPr>
        <w:t xml:space="preserve">(Purwanti &amp; Marlina, </w:t>
      </w:r>
      <w:r w:rsidR="0072757D">
        <w:rPr>
          <w:rFonts w:ascii="Times New Roman" w:hAnsi="Times New Roman" w:cs="Times New Roman"/>
          <w:noProof/>
          <w:sz w:val="24"/>
          <w:szCs w:val="24"/>
        </w:rPr>
        <w:t>2023</w:t>
      </w:r>
      <w:r w:rsidR="0072757D" w:rsidRPr="00957E57">
        <w:rPr>
          <w:rFonts w:ascii="Times New Roman" w:hAnsi="Times New Roman" w:cs="Times New Roman"/>
          <w:noProof/>
          <w:sz w:val="24"/>
          <w:szCs w:val="24"/>
        </w:rPr>
        <w:t>)</w:t>
      </w:r>
      <w:r w:rsidR="0072757D">
        <w:rPr>
          <w:rFonts w:ascii="Times New Roman" w:hAnsi="Times New Roman" w:cs="Times New Roman"/>
          <w:sz w:val="24"/>
          <w:szCs w:val="24"/>
        </w:rPr>
        <w:fldChar w:fldCharType="end"/>
      </w:r>
    </w:p>
    <w:p w:rsidR="0072757D" w:rsidRDefault="0072757D">
      <w:pPr>
        <w:rPr>
          <w:rFonts w:ascii="Times New Roman" w:hAnsi="Times New Roman" w:cs="Times New Roman"/>
          <w:sz w:val="24"/>
          <w:szCs w:val="24"/>
        </w:rPr>
      </w:pPr>
    </w:p>
    <w:p w:rsidR="0072757D" w:rsidRDefault="0072757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bookmarkStart w:id="0" w:name="_GoBack"/>
      <w:bookmarkEnd w:id="0"/>
    </w:p>
    <w:p w:rsidR="00C8649F" w:rsidRPr="00E85D58" w:rsidRDefault="00892275" w:rsidP="00C8649F">
      <w:pPr>
        <w:jc w:val="center"/>
        <w:rPr>
          <w:rFonts w:ascii="Times New Roman" w:hAnsi="Times New Roman" w:cs="Times New Roman"/>
          <w:sz w:val="24"/>
          <w:szCs w:val="24"/>
        </w:rPr>
      </w:pPr>
      <w:r w:rsidRPr="00892275">
        <w:rPr>
          <w:rFonts w:ascii="Times New Roman" w:hAnsi="Times New Roman" w:cs="Times New Roman"/>
          <w:sz w:val="24"/>
          <w:szCs w:val="24"/>
        </w:rPr>
        <w:lastRenderedPageBreak/>
        <w:t>Activity Documentatio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79"/>
        <w:gridCol w:w="4175"/>
      </w:tblGrid>
      <w:tr w:rsidR="00C8649F" w:rsidTr="00A655A3">
        <w:tc>
          <w:tcPr>
            <w:tcW w:w="3656" w:type="dxa"/>
          </w:tcPr>
          <w:p w:rsidR="00C8649F" w:rsidRDefault="00C8649F" w:rsidP="00A655A3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noProof/>
                <w:sz w:val="24"/>
                <w:szCs w:val="24"/>
              </w:rPr>
              <w:drawing>
                <wp:inline distT="0" distB="0" distL="0" distR="0" wp14:anchorId="6A154205" wp14:editId="4C92A497">
                  <wp:extent cx="2684322" cy="1648047"/>
                  <wp:effectExtent l="0" t="0" r="1905" b="9525"/>
                  <wp:docPr id="41" name="Picture 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Registrasi.jpeg"/>
                          <pic:cNvPicPr/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6508" b="37302"/>
                          <a:stretch/>
                        </pic:blipFill>
                        <pic:spPr bwMode="auto">
                          <a:xfrm>
                            <a:off x="0" y="0"/>
                            <a:ext cx="2684872" cy="164838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569" w:type="dxa"/>
          </w:tcPr>
          <w:p w:rsidR="00C8649F" w:rsidRDefault="00C8649F" w:rsidP="00A655A3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noProof/>
                <w:sz w:val="24"/>
                <w:szCs w:val="24"/>
              </w:rPr>
              <w:drawing>
                <wp:inline distT="0" distB="0" distL="0" distR="0" wp14:anchorId="30C1087A" wp14:editId="786EFF11">
                  <wp:extent cx="2598379" cy="1648047"/>
                  <wp:effectExtent l="0" t="0" r="0" b="0"/>
                  <wp:docPr id="42" name="Picture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engukuran lila.jpeg"/>
                          <pic:cNvPicPr/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71" t="6775" r="31135" b="6217"/>
                          <a:stretch/>
                        </pic:blipFill>
                        <pic:spPr bwMode="auto">
                          <a:xfrm>
                            <a:off x="0" y="0"/>
                            <a:ext cx="2607646" cy="165392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8649F" w:rsidRPr="00BB3BAE" w:rsidTr="00A655A3">
        <w:tc>
          <w:tcPr>
            <w:tcW w:w="3656" w:type="dxa"/>
          </w:tcPr>
          <w:p w:rsidR="00C8649F" w:rsidRDefault="00892275" w:rsidP="00A655A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2275">
              <w:rPr>
                <w:rFonts w:ascii="Times New Roman" w:hAnsi="Times New Roman" w:cs="Times New Roman"/>
                <w:sz w:val="24"/>
                <w:szCs w:val="24"/>
              </w:rPr>
              <w:t>Registration</w:t>
            </w:r>
          </w:p>
          <w:p w:rsidR="00892275" w:rsidRPr="00BB3BAE" w:rsidRDefault="00892275" w:rsidP="00A655A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69" w:type="dxa"/>
          </w:tcPr>
          <w:p w:rsidR="00C8649F" w:rsidRPr="00BB3BAE" w:rsidRDefault="00892275" w:rsidP="00A655A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2275">
              <w:rPr>
                <w:rFonts w:ascii="Times New Roman" w:hAnsi="Times New Roman" w:cs="Times New Roman"/>
                <w:sz w:val="24"/>
                <w:szCs w:val="24"/>
              </w:rPr>
              <w:t>Upper Arm Circumference Measurement</w:t>
            </w:r>
          </w:p>
        </w:tc>
      </w:tr>
      <w:tr w:rsidR="00C8649F" w:rsidRPr="00BB3BAE" w:rsidTr="00A655A3">
        <w:tc>
          <w:tcPr>
            <w:tcW w:w="3656" w:type="dxa"/>
          </w:tcPr>
          <w:p w:rsidR="00C8649F" w:rsidRDefault="00C8649F" w:rsidP="00A655A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noProof/>
                <w:sz w:val="24"/>
                <w:szCs w:val="24"/>
              </w:rPr>
              <w:drawing>
                <wp:inline distT="0" distB="0" distL="0" distR="0" wp14:anchorId="553C2BB5" wp14:editId="00659440">
                  <wp:extent cx="2469857" cy="1403498"/>
                  <wp:effectExtent l="0" t="0" r="6985" b="6350"/>
                  <wp:docPr id="37" name="Picture 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engisian BSQ.jpeg"/>
                          <pic:cNvPicPr/>
                        </pic:nvPicPr>
                        <pic:blipFill rotWithShape="1"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2556" t="19715" r="22888" b="9175"/>
                          <a:stretch/>
                        </pic:blipFill>
                        <pic:spPr bwMode="auto">
                          <a:xfrm>
                            <a:off x="0" y="0"/>
                            <a:ext cx="2470049" cy="140360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569" w:type="dxa"/>
          </w:tcPr>
          <w:p w:rsidR="00C8649F" w:rsidRDefault="00C8649F" w:rsidP="00A655A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B3BAE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53F51864" wp14:editId="7CB5968F">
                  <wp:extent cx="2647507" cy="1400492"/>
                  <wp:effectExtent l="0" t="0" r="635" b="9525"/>
                  <wp:docPr id="38" name="Picture 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engisian SQ-FFQ.jpeg"/>
                          <pic:cNvPicPr/>
                        </pic:nvPicPr>
                        <pic:blipFill rotWithShape="1"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266" t="9876" r="18459"/>
                          <a:stretch/>
                        </pic:blipFill>
                        <pic:spPr bwMode="auto">
                          <a:xfrm>
                            <a:off x="0" y="0"/>
                            <a:ext cx="2647644" cy="140056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8649F" w:rsidRPr="00BB3BAE" w:rsidTr="00A655A3">
        <w:tc>
          <w:tcPr>
            <w:tcW w:w="3656" w:type="dxa"/>
          </w:tcPr>
          <w:p w:rsidR="00C8649F" w:rsidRDefault="00892275" w:rsidP="00A655A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2275">
              <w:rPr>
                <w:rFonts w:ascii="Times New Roman" w:hAnsi="Times New Roman" w:cs="Times New Roman"/>
                <w:sz w:val="24"/>
                <w:szCs w:val="24"/>
              </w:rPr>
              <w:t>Fill out the Body Shape Questionnaire</w:t>
            </w:r>
          </w:p>
          <w:p w:rsidR="00892275" w:rsidRDefault="00892275" w:rsidP="00A655A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69" w:type="dxa"/>
          </w:tcPr>
          <w:p w:rsidR="00C8649F" w:rsidRDefault="00892275" w:rsidP="00A655A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2275">
              <w:rPr>
                <w:rFonts w:ascii="Times New Roman" w:hAnsi="Times New Roman" w:cs="Times New Roman"/>
                <w:sz w:val="24"/>
                <w:szCs w:val="24"/>
              </w:rPr>
              <w:t>Fill out the SQ-FFQ Form</w:t>
            </w:r>
          </w:p>
        </w:tc>
      </w:tr>
      <w:tr w:rsidR="00C8649F" w:rsidRPr="00BB3BAE" w:rsidTr="00A655A3">
        <w:tc>
          <w:tcPr>
            <w:tcW w:w="3656" w:type="dxa"/>
          </w:tcPr>
          <w:p w:rsidR="00C8649F" w:rsidRPr="00BB3BAE" w:rsidRDefault="00C8649F" w:rsidP="00A655A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B3BAE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5D5DD931" wp14:editId="7462268E">
                  <wp:extent cx="2525809" cy="1584251"/>
                  <wp:effectExtent l="0" t="0" r="8255" b="0"/>
                  <wp:docPr id="39" name="Picture 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emberian PMT.jpeg"/>
                          <pic:cNvPicPr/>
                        </pic:nvPicPr>
                        <pic:blipFill rotWithShape="1"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861" t="12498" r="1899" b="12870"/>
                          <a:stretch/>
                        </pic:blipFill>
                        <pic:spPr bwMode="auto">
                          <a:xfrm>
                            <a:off x="0" y="0"/>
                            <a:ext cx="2541279" cy="159395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569" w:type="dxa"/>
          </w:tcPr>
          <w:p w:rsidR="00C8649F" w:rsidRPr="00BB3BAE" w:rsidRDefault="00C8649F" w:rsidP="00A655A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B3BAE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746E1C27" wp14:editId="3F3B0D10">
                  <wp:extent cx="2826490" cy="1584251"/>
                  <wp:effectExtent l="0" t="0" r="0" b="0"/>
                  <wp:docPr id="43" name="Picture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kegiatan posyandu, pengukuran tensi.jpeg"/>
                          <pic:cNvPicPr/>
                        </pic:nvPicPr>
                        <pic:blipFill rotWithShape="1"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9598" r="3916" b="8594"/>
                          <a:stretch/>
                        </pic:blipFill>
                        <pic:spPr bwMode="auto">
                          <a:xfrm>
                            <a:off x="0" y="0"/>
                            <a:ext cx="2828707" cy="158549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8649F" w:rsidRPr="00BB3BAE" w:rsidTr="00A655A3">
        <w:tc>
          <w:tcPr>
            <w:tcW w:w="3656" w:type="dxa"/>
          </w:tcPr>
          <w:p w:rsidR="00C8649F" w:rsidRPr="00BB3BAE" w:rsidRDefault="00892275" w:rsidP="00A655A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2275">
              <w:rPr>
                <w:rFonts w:ascii="Times New Roman" w:hAnsi="Times New Roman" w:cs="Times New Roman"/>
                <w:sz w:val="24"/>
                <w:szCs w:val="24"/>
              </w:rPr>
              <w:t>Provide Additional Food</w:t>
            </w:r>
          </w:p>
        </w:tc>
        <w:tc>
          <w:tcPr>
            <w:tcW w:w="3569" w:type="dxa"/>
          </w:tcPr>
          <w:p w:rsidR="00C8649F" w:rsidRPr="00BB3BAE" w:rsidRDefault="00892275" w:rsidP="00A655A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2275">
              <w:rPr>
                <w:rFonts w:ascii="Times New Roman" w:hAnsi="Times New Roman" w:cs="Times New Roman"/>
                <w:sz w:val="24"/>
                <w:szCs w:val="24"/>
              </w:rPr>
              <w:t xml:space="preserve">Youth </w:t>
            </w:r>
            <w:proofErr w:type="spellStart"/>
            <w:r w:rsidRPr="00892275">
              <w:rPr>
                <w:rFonts w:ascii="Times New Roman" w:hAnsi="Times New Roman" w:cs="Times New Roman"/>
                <w:sz w:val="24"/>
                <w:szCs w:val="24"/>
              </w:rPr>
              <w:t>Posyandu</w:t>
            </w:r>
            <w:proofErr w:type="spellEnd"/>
            <w:r w:rsidRPr="00892275">
              <w:rPr>
                <w:rFonts w:ascii="Times New Roman" w:hAnsi="Times New Roman" w:cs="Times New Roman"/>
                <w:sz w:val="24"/>
                <w:szCs w:val="24"/>
              </w:rPr>
              <w:t xml:space="preserve"> Activities</w:t>
            </w:r>
          </w:p>
        </w:tc>
      </w:tr>
    </w:tbl>
    <w:p w:rsidR="00C8649F" w:rsidRDefault="00C8649F" w:rsidP="00C8649F"/>
    <w:p w:rsidR="00C8649F" w:rsidRDefault="00C8649F" w:rsidP="00C8649F"/>
    <w:p w:rsidR="00C8649F" w:rsidRDefault="00C8649F" w:rsidP="00C8649F">
      <w:pPr>
        <w:rPr>
          <w:noProof/>
        </w:rPr>
      </w:pPr>
    </w:p>
    <w:p w:rsidR="00C8649F" w:rsidRDefault="00C8649F" w:rsidP="00C8649F">
      <w:pPr>
        <w:rPr>
          <w:noProof/>
        </w:rPr>
      </w:pPr>
    </w:p>
    <w:p w:rsidR="00C8649F" w:rsidRDefault="00C8649F" w:rsidP="00C8649F">
      <w:pPr>
        <w:rPr>
          <w:noProof/>
        </w:rPr>
      </w:pPr>
    </w:p>
    <w:p w:rsidR="00C8649F" w:rsidRDefault="00C8649F" w:rsidP="00C8649F">
      <w:pPr>
        <w:rPr>
          <w:noProof/>
        </w:rPr>
      </w:pPr>
    </w:p>
    <w:p w:rsidR="00C8649F" w:rsidRDefault="00C8649F" w:rsidP="00C8649F">
      <w:pPr>
        <w:rPr>
          <w:noProof/>
        </w:rPr>
      </w:pPr>
    </w:p>
    <w:p w:rsidR="00E05DA9" w:rsidRDefault="00E05DA9"/>
    <w:sectPr w:rsidR="00E05DA9" w:rsidSect="00A655A3">
      <w:pgSz w:w="11907" w:h="16839" w:code="9"/>
      <w:pgMar w:top="1701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4342E" w:rsidRDefault="00C4342E" w:rsidP="00C8649F">
      <w:pPr>
        <w:spacing w:after="0" w:line="240" w:lineRule="auto"/>
      </w:pPr>
      <w:r>
        <w:separator/>
      </w:r>
    </w:p>
  </w:endnote>
  <w:endnote w:type="continuationSeparator" w:id="0">
    <w:p w:rsidR="00C4342E" w:rsidRDefault="00C4342E" w:rsidP="00C8649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655A3" w:rsidRPr="00C8649F" w:rsidRDefault="00A655A3">
    <w:pPr>
      <w:pStyle w:val="Footer"/>
      <w:jc w:val="center"/>
      <w:rPr>
        <w:rFonts w:ascii="Times New Roman" w:eastAsiaTheme="majorEastAsia" w:hAnsi="Times New Roman" w:cs="Times New Roman"/>
        <w:sz w:val="24"/>
        <w:szCs w:val="24"/>
      </w:rPr>
    </w:pPr>
  </w:p>
  <w:p w:rsidR="00A655A3" w:rsidRDefault="00A655A3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655A3" w:rsidRPr="00C8649F" w:rsidRDefault="00A655A3">
    <w:pPr>
      <w:pStyle w:val="Footer"/>
      <w:jc w:val="center"/>
      <w:rPr>
        <w:rFonts w:ascii="Times New Roman" w:eastAsiaTheme="majorEastAsia" w:hAnsi="Times New Roman" w:cs="Times New Roman"/>
        <w:sz w:val="24"/>
        <w:szCs w:val="24"/>
      </w:rPr>
    </w:pPr>
  </w:p>
  <w:p w:rsidR="00A655A3" w:rsidRDefault="00A655A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4342E" w:rsidRDefault="00C4342E" w:rsidP="00C8649F">
      <w:pPr>
        <w:spacing w:after="0" w:line="240" w:lineRule="auto"/>
      </w:pPr>
      <w:r>
        <w:separator/>
      </w:r>
    </w:p>
  </w:footnote>
  <w:footnote w:type="continuationSeparator" w:id="0">
    <w:p w:rsidR="00C4342E" w:rsidRDefault="00C4342E" w:rsidP="00C8649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8649F"/>
    <w:rsid w:val="00050F9C"/>
    <w:rsid w:val="0010617B"/>
    <w:rsid w:val="0015067F"/>
    <w:rsid w:val="00383789"/>
    <w:rsid w:val="003C2B27"/>
    <w:rsid w:val="004514F6"/>
    <w:rsid w:val="00461841"/>
    <w:rsid w:val="0059333E"/>
    <w:rsid w:val="006E6B59"/>
    <w:rsid w:val="00706167"/>
    <w:rsid w:val="0072757D"/>
    <w:rsid w:val="00767751"/>
    <w:rsid w:val="00851FBA"/>
    <w:rsid w:val="00892275"/>
    <w:rsid w:val="009616CE"/>
    <w:rsid w:val="009D2173"/>
    <w:rsid w:val="00A655A3"/>
    <w:rsid w:val="00C24DB8"/>
    <w:rsid w:val="00C4342E"/>
    <w:rsid w:val="00C8649F"/>
    <w:rsid w:val="00D241AB"/>
    <w:rsid w:val="00E05DA9"/>
    <w:rsid w:val="00E65E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8649F"/>
  </w:style>
  <w:style w:type="paragraph" w:styleId="Heading1">
    <w:name w:val="heading 1"/>
    <w:aliases w:val="JUDUL"/>
    <w:basedOn w:val="Normal"/>
    <w:next w:val="Normal"/>
    <w:link w:val="Heading1Char"/>
    <w:uiPriority w:val="9"/>
    <w:qFormat/>
    <w:rsid w:val="00C8649F"/>
    <w:pPr>
      <w:keepNext/>
      <w:keepLines/>
      <w:spacing w:before="120" w:after="120"/>
      <w:jc w:val="center"/>
      <w:outlineLvl w:val="0"/>
    </w:pPr>
    <w:rPr>
      <w:rFonts w:ascii="Times New Roman" w:eastAsiaTheme="majorEastAsia" w:hAnsi="Times New Roman" w:cstheme="majorBidi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JUDUL Char"/>
    <w:basedOn w:val="DefaultParagraphFont"/>
    <w:link w:val="Heading1"/>
    <w:uiPriority w:val="9"/>
    <w:rsid w:val="00C8649F"/>
    <w:rPr>
      <w:rFonts w:ascii="Times New Roman" w:eastAsiaTheme="majorEastAsia" w:hAnsi="Times New Roman" w:cstheme="majorBidi"/>
      <w:b/>
      <w:bCs/>
      <w:sz w:val="28"/>
      <w:szCs w:val="28"/>
    </w:rPr>
  </w:style>
  <w:style w:type="paragraph" w:styleId="ListParagraph">
    <w:name w:val="List Paragraph"/>
    <w:basedOn w:val="Normal"/>
    <w:uiPriority w:val="34"/>
    <w:qFormat/>
    <w:rsid w:val="00C8649F"/>
    <w:pPr>
      <w:ind w:left="720"/>
      <w:contextualSpacing/>
    </w:pPr>
  </w:style>
  <w:style w:type="table" w:styleId="TableGrid">
    <w:name w:val="Table Grid"/>
    <w:basedOn w:val="TableNormal"/>
    <w:uiPriority w:val="59"/>
    <w:rsid w:val="00C8649F"/>
    <w:pPr>
      <w:widowControl w:val="0"/>
      <w:autoSpaceDE w:val="0"/>
      <w:autoSpaceDN w:val="0"/>
      <w:spacing w:after="0" w:line="240" w:lineRule="auto"/>
    </w:pPr>
    <w:rPr>
      <w:rFonts w:eastAsiaTheme="minorHAnsi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C8649F"/>
    <w:pPr>
      <w:spacing w:line="240" w:lineRule="auto"/>
      <w:jc w:val="center"/>
    </w:pPr>
    <w:rPr>
      <w:rFonts w:ascii="Times New Roman" w:hAnsi="Times New Roman"/>
      <w:bCs/>
      <w:sz w:val="20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8649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8649F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C8649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8649F"/>
  </w:style>
  <w:style w:type="paragraph" w:styleId="Footer">
    <w:name w:val="footer"/>
    <w:basedOn w:val="Normal"/>
    <w:link w:val="FooterChar"/>
    <w:uiPriority w:val="99"/>
    <w:unhideWhenUsed/>
    <w:rsid w:val="00C8649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8649F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72757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2757D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72757D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8649F"/>
  </w:style>
  <w:style w:type="paragraph" w:styleId="Heading1">
    <w:name w:val="heading 1"/>
    <w:aliases w:val="JUDUL"/>
    <w:basedOn w:val="Normal"/>
    <w:next w:val="Normal"/>
    <w:link w:val="Heading1Char"/>
    <w:uiPriority w:val="9"/>
    <w:qFormat/>
    <w:rsid w:val="00C8649F"/>
    <w:pPr>
      <w:keepNext/>
      <w:keepLines/>
      <w:spacing w:before="120" w:after="120"/>
      <w:jc w:val="center"/>
      <w:outlineLvl w:val="0"/>
    </w:pPr>
    <w:rPr>
      <w:rFonts w:ascii="Times New Roman" w:eastAsiaTheme="majorEastAsia" w:hAnsi="Times New Roman" w:cstheme="majorBidi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JUDUL Char"/>
    <w:basedOn w:val="DefaultParagraphFont"/>
    <w:link w:val="Heading1"/>
    <w:uiPriority w:val="9"/>
    <w:rsid w:val="00C8649F"/>
    <w:rPr>
      <w:rFonts w:ascii="Times New Roman" w:eastAsiaTheme="majorEastAsia" w:hAnsi="Times New Roman" w:cstheme="majorBidi"/>
      <w:b/>
      <w:bCs/>
      <w:sz w:val="28"/>
      <w:szCs w:val="28"/>
    </w:rPr>
  </w:style>
  <w:style w:type="paragraph" w:styleId="ListParagraph">
    <w:name w:val="List Paragraph"/>
    <w:basedOn w:val="Normal"/>
    <w:uiPriority w:val="34"/>
    <w:qFormat/>
    <w:rsid w:val="00C8649F"/>
    <w:pPr>
      <w:ind w:left="720"/>
      <w:contextualSpacing/>
    </w:pPr>
  </w:style>
  <w:style w:type="table" w:styleId="TableGrid">
    <w:name w:val="Table Grid"/>
    <w:basedOn w:val="TableNormal"/>
    <w:uiPriority w:val="59"/>
    <w:rsid w:val="00C8649F"/>
    <w:pPr>
      <w:widowControl w:val="0"/>
      <w:autoSpaceDE w:val="0"/>
      <w:autoSpaceDN w:val="0"/>
      <w:spacing w:after="0" w:line="240" w:lineRule="auto"/>
    </w:pPr>
    <w:rPr>
      <w:rFonts w:eastAsiaTheme="minorHAnsi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C8649F"/>
    <w:pPr>
      <w:spacing w:line="240" w:lineRule="auto"/>
      <w:jc w:val="center"/>
    </w:pPr>
    <w:rPr>
      <w:rFonts w:ascii="Times New Roman" w:hAnsi="Times New Roman"/>
      <w:bCs/>
      <w:sz w:val="20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8649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8649F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C8649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8649F"/>
  </w:style>
  <w:style w:type="paragraph" w:styleId="Footer">
    <w:name w:val="footer"/>
    <w:basedOn w:val="Normal"/>
    <w:link w:val="FooterChar"/>
    <w:uiPriority w:val="99"/>
    <w:unhideWhenUsed/>
    <w:rsid w:val="00C8649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8649F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72757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2757D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72757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3740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4.jpeg"/><Relationship Id="rId18" Type="http://schemas.openxmlformats.org/officeDocument/2006/relationships/image" Target="media/image9.jpe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jpeg"/><Relationship Id="rId2" Type="http://schemas.openxmlformats.org/officeDocument/2006/relationships/styles" Target="styles.xml"/><Relationship Id="rId16" Type="http://schemas.openxmlformats.org/officeDocument/2006/relationships/image" Target="media/image7.jpe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6.jpeg"/><Relationship Id="rId10" Type="http://schemas.openxmlformats.org/officeDocument/2006/relationships/footer" Target="footer1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5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B51B8C0-7C29-4FE3-B95B-E6C81D01B8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</TotalTime>
  <Pages>9</Pages>
  <Words>843</Words>
  <Characters>4807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utri Kusuma</dc:creator>
  <cp:lastModifiedBy>Agung Wira</cp:lastModifiedBy>
  <cp:revision>3</cp:revision>
  <cp:lastPrinted>2023-07-26T01:14:00Z</cp:lastPrinted>
  <dcterms:created xsi:type="dcterms:W3CDTF">2023-09-30T01:10:00Z</dcterms:created>
  <dcterms:modified xsi:type="dcterms:W3CDTF">2023-09-30T01:53:00Z</dcterms:modified>
</cp:coreProperties>
</file>